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8771C6" w14:textId="3D42E917" w:rsidR="00FE4D3C" w:rsidRDefault="00FE4D3C">
      <w:pPr>
        <w:rPr>
          <w:rFonts w:ascii="Arial" w:hAnsi="Arial" w:cs="Arial"/>
          <w:b/>
          <w:bCs/>
          <w:u w:val="single"/>
        </w:rPr>
      </w:pPr>
      <w:r w:rsidRPr="002720B8">
        <w:rPr>
          <w:rFonts w:ascii="Arial" w:hAnsi="Arial" w:cs="Arial"/>
          <w:b/>
          <w:bCs/>
          <w:u w:val="single"/>
        </w:rPr>
        <w:t xml:space="preserve">Additional File </w:t>
      </w:r>
      <w:r>
        <w:rPr>
          <w:rFonts w:ascii="Arial" w:hAnsi="Arial" w:cs="Arial"/>
          <w:b/>
          <w:bCs/>
          <w:u w:val="single"/>
        </w:rPr>
        <w:t>2</w:t>
      </w:r>
    </w:p>
    <w:p w14:paraId="78461BA2" w14:textId="77777777" w:rsidR="00FE4D3C" w:rsidRDefault="00FE4D3C">
      <w:pPr>
        <w:rPr>
          <w:rFonts w:ascii="Arial" w:hAnsi="Arial" w:cs="Arial"/>
          <w:b/>
          <w:bCs/>
          <w:u w:val="single"/>
        </w:rPr>
      </w:pPr>
    </w:p>
    <w:p w14:paraId="5584F295" w14:textId="72245E64" w:rsidR="003D1A69" w:rsidRPr="000C7866" w:rsidRDefault="003D1A69">
      <w:pPr>
        <w:rPr>
          <w:rFonts w:ascii="Arial" w:hAnsi="Arial" w:cs="Arial"/>
          <w:b/>
          <w:bCs/>
          <w:u w:val="single"/>
        </w:rPr>
      </w:pPr>
      <w:r w:rsidRPr="000C7866">
        <w:rPr>
          <w:rFonts w:ascii="Arial" w:hAnsi="Arial" w:cs="Arial"/>
          <w:b/>
          <w:bCs/>
          <w:u w:val="single"/>
        </w:rPr>
        <w:t>Generation of custom databases for precursor and mature miRNA</w:t>
      </w:r>
    </w:p>
    <w:p w14:paraId="09A4F76A" w14:textId="77777777" w:rsidR="003D1A69" w:rsidRPr="000C7866" w:rsidRDefault="003D1A69">
      <w:pPr>
        <w:rPr>
          <w:rFonts w:ascii="Arial" w:hAnsi="Arial" w:cs="Arial"/>
        </w:rPr>
      </w:pPr>
    </w:p>
    <w:p w14:paraId="5B98E26E" w14:textId="5CE5EAF5" w:rsidR="003D1A69" w:rsidRPr="000C7866" w:rsidRDefault="00681EB3">
      <w:pPr>
        <w:rPr>
          <w:rFonts w:ascii="Arial" w:hAnsi="Arial" w:cs="Arial"/>
        </w:rPr>
      </w:pPr>
      <w:r w:rsidRPr="000C7866">
        <w:rPr>
          <w:rFonts w:ascii="Arial" w:hAnsi="Arial" w:cs="Arial"/>
        </w:rPr>
        <w:t>The goal of creating a custom database of precursor and mature miRNA</w:t>
      </w:r>
      <w:r w:rsidR="00F13EF6" w:rsidRPr="000C7866">
        <w:rPr>
          <w:rFonts w:ascii="Arial" w:hAnsi="Arial" w:cs="Arial"/>
        </w:rPr>
        <w:t xml:space="preserve"> sequences</w:t>
      </w:r>
      <w:r w:rsidRPr="000C7866">
        <w:rPr>
          <w:rFonts w:ascii="Arial" w:hAnsi="Arial" w:cs="Arial"/>
        </w:rPr>
        <w:t xml:space="preserve"> for the PhenoGen website was to identify novel miRNA in heart, brain, and liver and to include strain-specific versions of both annotated and novel miRNA to improve mapping accuracy for these small RNA species.</w:t>
      </w:r>
    </w:p>
    <w:p w14:paraId="289537C7" w14:textId="3669C41E" w:rsidR="00681EB3" w:rsidRPr="000C7866" w:rsidRDefault="00681EB3">
      <w:pPr>
        <w:rPr>
          <w:rFonts w:ascii="Arial" w:hAnsi="Arial" w:cs="Arial"/>
        </w:rPr>
      </w:pPr>
    </w:p>
    <w:p w14:paraId="129586E5" w14:textId="239A1D64" w:rsidR="003F0D43" w:rsidRPr="000C7866" w:rsidRDefault="003F0D43">
      <w:pPr>
        <w:rPr>
          <w:rFonts w:ascii="Arial" w:hAnsi="Arial" w:cs="Arial"/>
          <w:u w:val="single"/>
        </w:rPr>
      </w:pPr>
      <w:r w:rsidRPr="000C7866">
        <w:rPr>
          <w:rFonts w:ascii="Arial" w:hAnsi="Arial" w:cs="Arial"/>
          <w:u w:val="single"/>
        </w:rPr>
        <w:t>Data Sets</w:t>
      </w:r>
    </w:p>
    <w:p w14:paraId="30645EFA" w14:textId="77777777" w:rsidR="00D43580" w:rsidRPr="000C7866" w:rsidRDefault="00D43580">
      <w:pPr>
        <w:rPr>
          <w:rFonts w:ascii="Arial" w:hAnsi="Arial" w:cs="Arial"/>
        </w:rPr>
      </w:pPr>
    </w:p>
    <w:p w14:paraId="58B93E0A" w14:textId="0600C9F8" w:rsidR="00C43501" w:rsidRPr="000C7866" w:rsidRDefault="00B94B6C">
      <w:pPr>
        <w:rPr>
          <w:rFonts w:ascii="Arial" w:hAnsi="Arial" w:cs="Arial"/>
        </w:rPr>
      </w:pPr>
      <w:r w:rsidRPr="000C7866">
        <w:rPr>
          <w:rFonts w:ascii="Arial" w:hAnsi="Arial" w:cs="Arial"/>
        </w:rPr>
        <w:t>The dataset</w:t>
      </w:r>
      <w:r w:rsidR="00D43580" w:rsidRPr="000C7866">
        <w:rPr>
          <w:rFonts w:ascii="Arial" w:hAnsi="Arial" w:cs="Arial"/>
        </w:rPr>
        <w:t>s</w:t>
      </w:r>
      <w:r w:rsidRPr="000C7866">
        <w:rPr>
          <w:rFonts w:ascii="Arial" w:hAnsi="Arial" w:cs="Arial"/>
        </w:rPr>
        <w:t xml:space="preserve"> for</w:t>
      </w:r>
      <w:r w:rsidR="00D43580" w:rsidRPr="000C7866">
        <w:rPr>
          <w:rFonts w:ascii="Arial" w:hAnsi="Arial" w:cs="Arial"/>
        </w:rPr>
        <w:t xml:space="preserve"> whole brain, liver, and heart left ventricle tissues </w:t>
      </w:r>
      <w:r w:rsidR="000C7866">
        <w:rPr>
          <w:rFonts w:ascii="Arial" w:hAnsi="Arial" w:cs="Arial"/>
        </w:rPr>
        <w:t>were</w:t>
      </w:r>
      <w:r w:rsidR="00D43580" w:rsidRPr="000C7866">
        <w:rPr>
          <w:rFonts w:ascii="Arial" w:hAnsi="Arial" w:cs="Arial"/>
        </w:rPr>
        <w:t xml:space="preserve"> generated using 3-4 samples of each BN</w:t>
      </w:r>
      <w:r w:rsidR="00AE3C6A" w:rsidRPr="000C7866">
        <w:rPr>
          <w:rFonts w:ascii="Arial" w:hAnsi="Arial" w:cs="Arial"/>
        </w:rPr>
        <w:t>-</w:t>
      </w:r>
      <w:r w:rsidR="00D43580" w:rsidRPr="000C7866">
        <w:rPr>
          <w:rFonts w:ascii="Arial" w:hAnsi="Arial" w:cs="Arial"/>
        </w:rPr>
        <w:t>Lx and SHR strains of rats</w:t>
      </w:r>
      <w:r w:rsidRPr="000C7866">
        <w:rPr>
          <w:rFonts w:ascii="Arial" w:hAnsi="Arial" w:cs="Arial"/>
        </w:rPr>
        <w:t>.  Each tissue was processed for both total</w:t>
      </w:r>
      <w:r w:rsidR="00AE3C6A" w:rsidRPr="000C7866">
        <w:rPr>
          <w:rFonts w:ascii="Arial" w:hAnsi="Arial" w:cs="Arial"/>
        </w:rPr>
        <w:t xml:space="preserve"> </w:t>
      </w:r>
      <w:r w:rsidRPr="000C7866">
        <w:rPr>
          <w:rFonts w:ascii="Arial" w:hAnsi="Arial" w:cs="Arial"/>
        </w:rPr>
        <w:t>RNA and small</w:t>
      </w:r>
      <w:r w:rsidR="00AE3C6A" w:rsidRPr="000C7866">
        <w:rPr>
          <w:rFonts w:ascii="Arial" w:hAnsi="Arial" w:cs="Arial"/>
        </w:rPr>
        <w:t xml:space="preserve"> </w:t>
      </w:r>
      <w:r w:rsidRPr="000C7866">
        <w:rPr>
          <w:rFonts w:ascii="Arial" w:hAnsi="Arial" w:cs="Arial"/>
        </w:rPr>
        <w:t>RNA.  The small</w:t>
      </w:r>
      <w:r w:rsidR="00AE3C6A" w:rsidRPr="000C7866">
        <w:rPr>
          <w:rFonts w:ascii="Arial" w:hAnsi="Arial" w:cs="Arial"/>
        </w:rPr>
        <w:t xml:space="preserve"> </w:t>
      </w:r>
      <w:r w:rsidRPr="000C7866">
        <w:rPr>
          <w:rFonts w:ascii="Arial" w:hAnsi="Arial" w:cs="Arial"/>
        </w:rPr>
        <w:t>RNA</w:t>
      </w:r>
      <w:r w:rsidR="000C7866">
        <w:rPr>
          <w:rFonts w:ascii="Arial" w:hAnsi="Arial" w:cs="Arial"/>
        </w:rPr>
        <w:t xml:space="preserve"> </w:t>
      </w:r>
      <w:r w:rsidR="00D43580" w:rsidRPr="000C7866">
        <w:rPr>
          <w:rFonts w:ascii="Arial" w:hAnsi="Arial" w:cs="Arial"/>
        </w:rPr>
        <w:t>(&lt;200bp)</w:t>
      </w:r>
      <w:r w:rsidRPr="000C7866">
        <w:rPr>
          <w:rFonts w:ascii="Arial" w:hAnsi="Arial" w:cs="Arial"/>
        </w:rPr>
        <w:t xml:space="preserve"> fraction was used</w:t>
      </w:r>
      <w:r w:rsidR="00D43580" w:rsidRPr="000C7866">
        <w:rPr>
          <w:rFonts w:ascii="Arial" w:hAnsi="Arial" w:cs="Arial"/>
        </w:rPr>
        <w:t xml:space="preserve"> for</w:t>
      </w:r>
      <w:r w:rsidRPr="000C7866">
        <w:rPr>
          <w:rFonts w:ascii="Arial" w:hAnsi="Arial" w:cs="Arial"/>
        </w:rPr>
        <w:t xml:space="preserve"> sequenc</w:t>
      </w:r>
      <w:r w:rsidR="00D43580" w:rsidRPr="000C7866">
        <w:rPr>
          <w:rFonts w:ascii="Arial" w:hAnsi="Arial" w:cs="Arial"/>
        </w:rPr>
        <w:t>ing</w:t>
      </w:r>
      <w:r w:rsidRPr="000C7866">
        <w:rPr>
          <w:rFonts w:ascii="Arial" w:hAnsi="Arial" w:cs="Arial"/>
        </w:rPr>
        <w:t xml:space="preserve"> on an Illumina </w:t>
      </w:r>
      <w:proofErr w:type="spellStart"/>
      <w:r w:rsidR="00397CA5" w:rsidRPr="000C7866">
        <w:rPr>
          <w:rFonts w:ascii="Arial" w:hAnsi="Arial" w:cs="Arial"/>
        </w:rPr>
        <w:t>HiSeq</w:t>
      </w:r>
      <w:proofErr w:type="spellEnd"/>
      <w:r w:rsidR="00397CA5" w:rsidRPr="000C7866">
        <w:rPr>
          <w:rFonts w:ascii="Arial" w:hAnsi="Arial" w:cs="Arial"/>
        </w:rPr>
        <w:t xml:space="preserve"> </w:t>
      </w:r>
      <w:r w:rsidR="00A124F9">
        <w:rPr>
          <w:rFonts w:ascii="Arial" w:hAnsi="Arial" w:cs="Arial"/>
        </w:rPr>
        <w:t>instrument</w:t>
      </w:r>
      <w:r w:rsidRPr="000C7866">
        <w:rPr>
          <w:rFonts w:ascii="Arial" w:hAnsi="Arial" w:cs="Arial"/>
        </w:rPr>
        <w:t xml:space="preserve"> with 1x50bp reads collected with </w:t>
      </w:r>
      <w:r w:rsidR="00D43580" w:rsidRPr="000C7866">
        <w:rPr>
          <w:rFonts w:ascii="Arial" w:hAnsi="Arial" w:cs="Arial"/>
        </w:rPr>
        <w:t>15</w:t>
      </w:r>
      <w:r w:rsidRPr="000C7866">
        <w:rPr>
          <w:rFonts w:ascii="Arial" w:hAnsi="Arial" w:cs="Arial"/>
        </w:rPr>
        <w:t>-</w:t>
      </w:r>
      <w:r w:rsidR="00056BC9" w:rsidRPr="000C7866">
        <w:rPr>
          <w:rFonts w:ascii="Arial" w:hAnsi="Arial" w:cs="Arial"/>
        </w:rPr>
        <w:t>10</w:t>
      </w:r>
      <w:r w:rsidRPr="000C7866">
        <w:rPr>
          <w:rFonts w:ascii="Arial" w:hAnsi="Arial" w:cs="Arial"/>
        </w:rPr>
        <w:t>0 million reads per sample.</w:t>
      </w:r>
    </w:p>
    <w:p w14:paraId="5FF7F44E" w14:textId="77777777" w:rsidR="00E7781D" w:rsidRPr="000C7866" w:rsidRDefault="00E7781D">
      <w:pPr>
        <w:rPr>
          <w:rFonts w:ascii="Arial" w:hAnsi="Arial" w:cs="Arial"/>
        </w:rPr>
      </w:pPr>
    </w:p>
    <w:p w14:paraId="62AFF468" w14:textId="25FD1876" w:rsidR="003F0D43" w:rsidRPr="00446CFA" w:rsidRDefault="003F0D43">
      <w:pPr>
        <w:rPr>
          <w:rFonts w:ascii="Arial" w:hAnsi="Arial" w:cs="Arial"/>
          <w:i/>
          <w:iCs/>
        </w:rPr>
      </w:pPr>
      <w:r w:rsidRPr="00446CFA">
        <w:rPr>
          <w:rFonts w:ascii="Arial" w:hAnsi="Arial" w:cs="Arial"/>
          <w:i/>
          <w:iCs/>
        </w:rPr>
        <w:t>Read processing</w:t>
      </w:r>
    </w:p>
    <w:p w14:paraId="79A02607" w14:textId="77777777" w:rsidR="003F0D43" w:rsidRPr="000C7866" w:rsidRDefault="003F0D43">
      <w:pPr>
        <w:rPr>
          <w:rFonts w:ascii="Arial" w:hAnsi="Arial" w:cs="Arial"/>
        </w:rPr>
      </w:pPr>
    </w:p>
    <w:p w14:paraId="5E117E34" w14:textId="2555C99C" w:rsidR="00681EB3" w:rsidRPr="000C7866" w:rsidRDefault="00681EB3">
      <w:pPr>
        <w:rPr>
          <w:rFonts w:ascii="Arial" w:hAnsi="Arial" w:cs="Arial"/>
        </w:rPr>
      </w:pPr>
      <w:r w:rsidRPr="000C7866">
        <w:rPr>
          <w:rFonts w:ascii="Arial" w:hAnsi="Arial" w:cs="Arial"/>
        </w:rPr>
        <w:t>Initially, reads from sequencing of small RNAs were trimmed for adapt</w:t>
      </w:r>
      <w:r w:rsidR="00A124F9">
        <w:rPr>
          <w:rFonts w:ascii="Arial" w:hAnsi="Arial" w:cs="Arial"/>
        </w:rPr>
        <w:t>e</w:t>
      </w:r>
      <w:r w:rsidRPr="000C7866">
        <w:rPr>
          <w:rFonts w:ascii="Arial" w:hAnsi="Arial" w:cs="Arial"/>
        </w:rPr>
        <w:t xml:space="preserve">r sequence and read quality with </w:t>
      </w:r>
      <w:proofErr w:type="spellStart"/>
      <w:r w:rsidRPr="000C7866">
        <w:rPr>
          <w:rFonts w:ascii="Arial" w:hAnsi="Arial" w:cs="Arial"/>
        </w:rPr>
        <w:t>cutadapt</w:t>
      </w:r>
      <w:proofErr w:type="spellEnd"/>
      <w:r w:rsidRPr="000C7866">
        <w:rPr>
          <w:rFonts w:ascii="Arial" w:hAnsi="Arial" w:cs="Arial"/>
        </w:rPr>
        <w:t xml:space="preserve"> (</w:t>
      </w:r>
      <w:r w:rsidR="00D43580" w:rsidRPr="000C7866">
        <w:rPr>
          <w:rFonts w:ascii="Arial" w:hAnsi="Arial" w:cs="Arial"/>
        </w:rPr>
        <w:t>v1.9.1</w:t>
      </w:r>
      <w:r w:rsidR="00C67149" w:rsidRPr="000C7866">
        <w:rPr>
          <w:rFonts w:ascii="Arial" w:hAnsi="Arial" w:cs="Arial"/>
        </w:rPr>
        <w:t>;</w:t>
      </w:r>
      <w:r w:rsidR="000C7866">
        <w:rPr>
          <w:rFonts w:ascii="Arial" w:hAnsi="Arial" w:cs="Arial"/>
        </w:rPr>
        <w:fldChar w:fldCharType="begin"/>
      </w:r>
      <w:r w:rsidR="000C7866">
        <w:rPr>
          <w:rFonts w:ascii="Arial" w:hAnsi="Arial" w:cs="Arial"/>
        </w:rPr>
        <w:instrText xml:space="preserve"> ADDIN ZOTERO_ITEM CSL_CITATION {"citationID":"tRvma1ye","properties":{"formattedCitation":"(Martin 2011)","plainCitation":"(Martin 2011)","noteIndex":0},"citationItems":[{"id":1583,"uris":["http://zotero.org/users/5793655/items/ULNL6IZA"],"uri":["http://zotero.org/users/5793655/items/ULNL6IZA"],"itemData":{"id":1583,"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note":"number: 1","page":"10-12","source":"journal.embnet.org","title":"Cutadapt removes adapter sequences from high-throughput sequencing reads","volume":"17","author":[{"family":"Martin","given":"Marcel"}],"issued":{"date-parts":[["2011",5,2]]}}}],"schema":"https://github.com/citation-style-language/schema/raw/master/csl-citation.json"} </w:instrText>
      </w:r>
      <w:r w:rsidR="000C7866">
        <w:rPr>
          <w:rFonts w:ascii="Arial" w:hAnsi="Arial" w:cs="Arial"/>
        </w:rPr>
        <w:fldChar w:fldCharType="separate"/>
      </w:r>
      <w:r w:rsidR="00446CFA">
        <w:rPr>
          <w:rFonts w:ascii="Arial" w:hAnsi="Arial" w:cs="Arial"/>
          <w:noProof/>
        </w:rPr>
        <w:t xml:space="preserve"> </w:t>
      </w:r>
      <w:r w:rsidR="000C7866">
        <w:rPr>
          <w:rFonts w:ascii="Arial" w:hAnsi="Arial" w:cs="Arial"/>
          <w:noProof/>
        </w:rPr>
        <w:t>Martin 2011)</w:t>
      </w:r>
      <w:r w:rsidR="000C7866">
        <w:rPr>
          <w:rFonts w:ascii="Arial" w:hAnsi="Arial" w:cs="Arial"/>
        </w:rPr>
        <w:fldChar w:fldCharType="end"/>
      </w:r>
      <w:r w:rsidR="00C67149" w:rsidRPr="000C7866">
        <w:rPr>
          <w:rFonts w:ascii="Arial" w:hAnsi="Arial" w:cs="Arial"/>
        </w:rPr>
        <w:t xml:space="preserve"> </w:t>
      </w:r>
      <w:r w:rsidR="003F0D43" w:rsidRPr="000C7866">
        <w:rPr>
          <w:rFonts w:ascii="Arial" w:hAnsi="Arial" w:cs="Arial"/>
        </w:rPr>
        <w:t>removing reads with any lengths shorter than 18</w:t>
      </w:r>
      <w:r w:rsidR="0055666A" w:rsidRPr="000C7866">
        <w:rPr>
          <w:rFonts w:ascii="Arial" w:hAnsi="Arial" w:cs="Arial"/>
        </w:rPr>
        <w:t xml:space="preserve"> </w:t>
      </w:r>
      <w:r w:rsidR="00446CFA">
        <w:rPr>
          <w:rFonts w:ascii="Arial" w:hAnsi="Arial" w:cs="Arial"/>
        </w:rPr>
        <w:t>nucleotides (</w:t>
      </w:r>
      <w:proofErr w:type="spellStart"/>
      <w:r w:rsidR="00446CFA">
        <w:rPr>
          <w:rFonts w:ascii="Arial" w:hAnsi="Arial" w:cs="Arial"/>
        </w:rPr>
        <w:t>nt</w:t>
      </w:r>
      <w:proofErr w:type="spellEnd"/>
      <w:r w:rsidR="00446CFA">
        <w:rPr>
          <w:rFonts w:ascii="Arial" w:hAnsi="Arial" w:cs="Arial"/>
        </w:rPr>
        <w:t>)</w:t>
      </w:r>
      <w:r w:rsidR="00C67149" w:rsidRPr="000C7866">
        <w:rPr>
          <w:rFonts w:ascii="Arial" w:hAnsi="Arial" w:cs="Arial"/>
        </w:rPr>
        <w:t>.</w:t>
      </w:r>
      <w:r w:rsidR="003F0D43" w:rsidRPr="000C7866">
        <w:rPr>
          <w:rFonts w:ascii="Arial" w:hAnsi="Arial" w:cs="Arial"/>
        </w:rPr>
        <w:t xml:space="preserve"> Reads that align to rRNA using Bowtie2 (</w:t>
      </w:r>
      <w:r w:rsidR="003534F0" w:rsidRPr="000C7866">
        <w:rPr>
          <w:rFonts w:ascii="Arial" w:hAnsi="Arial" w:cs="Arial"/>
        </w:rPr>
        <w:t>v2.3.0</w:t>
      </w:r>
      <w:r w:rsidR="003F0D43" w:rsidRPr="000C7866">
        <w:rPr>
          <w:rFonts w:ascii="Arial" w:hAnsi="Arial" w:cs="Arial"/>
        </w:rPr>
        <w:t>;</w:t>
      </w:r>
      <w:r w:rsidR="000C7866">
        <w:rPr>
          <w:rFonts w:ascii="Arial" w:hAnsi="Arial" w:cs="Arial"/>
        </w:rPr>
        <w:t xml:space="preserve"> </w:t>
      </w:r>
      <w:r w:rsidR="000C7866">
        <w:rPr>
          <w:rFonts w:ascii="Arial" w:hAnsi="Arial" w:cs="Arial"/>
        </w:rPr>
        <w:fldChar w:fldCharType="begin"/>
      </w:r>
      <w:r w:rsidR="000C7866">
        <w:rPr>
          <w:rFonts w:ascii="Arial" w:hAnsi="Arial" w:cs="Arial"/>
        </w:rPr>
        <w:instrText xml:space="preserve"> ADDIN ZOTERO_ITEM CSL_CITATION {"citationID":"Iyl4pNoV","properties":{"formattedCitation":"(Langmead and Salzberg 2012)","plainCitation":"(Langmead and Salzberg 2012)","noteIndex":0},"citationItems":[{"id":1586,"uris":["http://zotero.org/users/5793655/items/X67GZ4NY"],"uri":["http://zotero.org/users/5793655/items/X67GZ4NY"],"itemData":{"id":1586,"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language":"en","note":"number: 4\npublisher: Nature Publishing Group","page":"357-359","source":"www.nature.com","title":"Fast gapped-read alignment with Bowtie 2","volume":"9","author":[{"family":"Langmead","given":"Ben"},{"family":"Salzberg","given":"Steven L."}],"issued":{"date-parts":[["2012",4]]}}}],"schema":"https://github.com/citation-style-language/schema/raw/master/csl-citation.json"} </w:instrText>
      </w:r>
      <w:r w:rsidR="000C7866">
        <w:rPr>
          <w:rFonts w:ascii="Arial" w:hAnsi="Arial" w:cs="Arial"/>
        </w:rPr>
        <w:fldChar w:fldCharType="separate"/>
      </w:r>
      <w:r w:rsidR="000C7866">
        <w:rPr>
          <w:rFonts w:ascii="Arial" w:hAnsi="Arial" w:cs="Arial"/>
          <w:noProof/>
        </w:rPr>
        <w:t>Langmead and Salzberg 2012)</w:t>
      </w:r>
      <w:r w:rsidR="000C7866">
        <w:rPr>
          <w:rFonts w:ascii="Arial" w:hAnsi="Arial" w:cs="Arial"/>
        </w:rPr>
        <w:fldChar w:fldCharType="end"/>
      </w:r>
      <w:r w:rsidR="00446CFA">
        <w:rPr>
          <w:rFonts w:ascii="Arial" w:hAnsi="Arial" w:cs="Arial"/>
        </w:rPr>
        <w:t xml:space="preserve"> </w:t>
      </w:r>
      <w:r w:rsidR="003F0D43" w:rsidRPr="000C7866">
        <w:rPr>
          <w:rFonts w:ascii="Arial" w:hAnsi="Arial" w:cs="Arial"/>
        </w:rPr>
        <w:t xml:space="preserve">were removed.  </w:t>
      </w:r>
    </w:p>
    <w:p w14:paraId="37DBF711" w14:textId="0FDFDF78" w:rsidR="003D1A69" w:rsidRPr="000C7866" w:rsidRDefault="003D1A69">
      <w:pPr>
        <w:rPr>
          <w:rFonts w:ascii="Arial" w:hAnsi="Arial" w:cs="Arial"/>
        </w:rPr>
      </w:pPr>
    </w:p>
    <w:p w14:paraId="1A8CBB10" w14:textId="0ABBD4E2" w:rsidR="003F0D43" w:rsidRPr="00446CFA" w:rsidRDefault="003F0D43">
      <w:pPr>
        <w:rPr>
          <w:rFonts w:ascii="Arial" w:hAnsi="Arial" w:cs="Arial"/>
          <w:i/>
          <w:iCs/>
        </w:rPr>
      </w:pPr>
      <w:r w:rsidRPr="00446CFA">
        <w:rPr>
          <w:rFonts w:ascii="Arial" w:hAnsi="Arial" w:cs="Arial"/>
          <w:i/>
          <w:iCs/>
        </w:rPr>
        <w:t>Identification of precursor miRNA</w:t>
      </w:r>
      <w:r w:rsidR="00F13EF6" w:rsidRPr="00446CFA">
        <w:rPr>
          <w:rFonts w:ascii="Arial" w:hAnsi="Arial" w:cs="Arial"/>
          <w:i/>
          <w:iCs/>
        </w:rPr>
        <w:t xml:space="preserve"> sequences</w:t>
      </w:r>
    </w:p>
    <w:p w14:paraId="233F0DB1" w14:textId="77777777" w:rsidR="003F0D43" w:rsidRPr="000C7866" w:rsidRDefault="003F0D43">
      <w:pPr>
        <w:rPr>
          <w:rFonts w:ascii="Arial" w:hAnsi="Arial" w:cs="Arial"/>
        </w:rPr>
      </w:pPr>
    </w:p>
    <w:p w14:paraId="3BA6582A" w14:textId="672428E1" w:rsidR="003F0D43" w:rsidRPr="000C7866" w:rsidRDefault="0055666A">
      <w:pPr>
        <w:rPr>
          <w:rFonts w:ascii="Arial" w:hAnsi="Arial" w:cs="Arial"/>
        </w:rPr>
      </w:pPr>
      <w:r w:rsidRPr="000C7866">
        <w:rPr>
          <w:rFonts w:ascii="Arial" w:hAnsi="Arial" w:cs="Arial"/>
        </w:rPr>
        <w:t>The r</w:t>
      </w:r>
      <w:r w:rsidR="00225821" w:rsidRPr="000C7866">
        <w:rPr>
          <w:rFonts w:ascii="Arial" w:hAnsi="Arial" w:cs="Arial"/>
        </w:rPr>
        <w:t xml:space="preserve">emaining reads were aligned to </w:t>
      </w:r>
      <w:r w:rsidRPr="000C7866">
        <w:rPr>
          <w:rFonts w:ascii="Arial" w:hAnsi="Arial" w:cs="Arial"/>
        </w:rPr>
        <w:t>the appropriate</w:t>
      </w:r>
      <w:r w:rsidR="00225821" w:rsidRPr="000C7866">
        <w:rPr>
          <w:rFonts w:ascii="Arial" w:hAnsi="Arial" w:cs="Arial"/>
        </w:rPr>
        <w:t xml:space="preserve"> strain-specific genome (http://phenogen.org) using Tophat2 (</w:t>
      </w:r>
      <w:r w:rsidR="00D43580" w:rsidRPr="000C7866">
        <w:rPr>
          <w:rFonts w:ascii="Arial" w:hAnsi="Arial" w:cs="Arial"/>
        </w:rPr>
        <w:t>v2.1.0</w:t>
      </w:r>
      <w:r w:rsidR="00225821" w:rsidRPr="000C7866">
        <w:rPr>
          <w:rFonts w:ascii="Arial" w:hAnsi="Arial" w:cs="Arial"/>
        </w:rPr>
        <w:t xml:space="preserve">; </w:t>
      </w:r>
      <w:r w:rsidR="000C7866">
        <w:rPr>
          <w:rFonts w:ascii="Arial" w:hAnsi="Arial" w:cs="Arial"/>
        </w:rPr>
        <w:fldChar w:fldCharType="begin"/>
      </w:r>
      <w:r w:rsidR="000C7866">
        <w:rPr>
          <w:rFonts w:ascii="Arial" w:hAnsi="Arial" w:cs="Arial"/>
        </w:rPr>
        <w:instrText xml:space="preserve"> ADDIN ZOTERO_ITEM CSL_CITATION {"citationID":"dfze6gIP","properties":{"formattedCitation":"(Kim et al. 2013)","plainCitation":"(Kim et al. 2013)","noteIndex":0},"citationItems":[{"id":1589,"uris":["http://zotero.org/users/5793655/items/A8XPVSCD"],"uri":["http://zotero.org/users/5793655/items/A8XPVSCD"],"itemData":{"id":1589,"type":"article-journal","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container-title":"Genome Biology","DOI":"10.1186/gb-2013-14-4-r36","ISSN":"1474-760X","issue":"4","journalAbbreviation":"Genome Biology","page":"R36","source":"BioMed Central","title":"TopHat2: accurate alignment of transcriptomes in the presence of insertions, deletions and gene fusions","title-short":"TopHat2","volume":"14","author":[{"family":"Kim","given":"Daehwan"},{"family":"Pertea","given":"Geo"},{"family":"Trapnell","given":"Cole"},{"family":"Pimentel","given":"Harold"},{"family":"Kelley","given":"Ryan"},{"family":"Salzberg","given":"Steven L."}],"issued":{"date-parts":[["2013",4,25]]}}}],"schema":"https://github.com/citation-style-language/schema/raw/master/csl-citation.json"} </w:instrText>
      </w:r>
      <w:r w:rsidR="000C7866">
        <w:rPr>
          <w:rFonts w:ascii="Arial" w:hAnsi="Arial" w:cs="Arial"/>
        </w:rPr>
        <w:fldChar w:fldCharType="separate"/>
      </w:r>
      <w:r w:rsidR="000C7866">
        <w:rPr>
          <w:rFonts w:ascii="Arial" w:hAnsi="Arial" w:cs="Arial"/>
          <w:noProof/>
        </w:rPr>
        <w:t>Kim et al. 2013)</w:t>
      </w:r>
      <w:r w:rsidR="000C7866">
        <w:rPr>
          <w:rFonts w:ascii="Arial" w:hAnsi="Arial" w:cs="Arial"/>
        </w:rPr>
        <w:fldChar w:fldCharType="end"/>
      </w:r>
      <w:r w:rsidR="00446CFA">
        <w:rPr>
          <w:rFonts w:ascii="Arial" w:hAnsi="Arial" w:cs="Arial"/>
        </w:rPr>
        <w:t>.</w:t>
      </w:r>
      <w:r w:rsidR="00225821" w:rsidRPr="000C7866">
        <w:rPr>
          <w:rFonts w:ascii="Arial" w:hAnsi="Arial" w:cs="Arial"/>
        </w:rPr>
        <w:t xml:space="preserve"> MirDeep (</w:t>
      </w:r>
      <w:r w:rsidR="003534F0" w:rsidRPr="000C7866">
        <w:rPr>
          <w:rFonts w:ascii="Arial" w:hAnsi="Arial" w:cs="Arial"/>
        </w:rPr>
        <w:t>v2.0.0.7</w:t>
      </w:r>
      <w:r w:rsidR="00225821" w:rsidRPr="000C7866">
        <w:rPr>
          <w:rFonts w:ascii="Arial" w:hAnsi="Arial" w:cs="Arial"/>
        </w:rPr>
        <w:t xml:space="preserve">; </w:t>
      </w:r>
      <w:r w:rsidR="000C7866">
        <w:rPr>
          <w:rFonts w:ascii="Arial" w:hAnsi="Arial" w:cs="Arial"/>
        </w:rPr>
        <w:fldChar w:fldCharType="begin"/>
      </w:r>
      <w:r w:rsidR="000C7866">
        <w:rPr>
          <w:rFonts w:ascii="Arial" w:hAnsi="Arial" w:cs="Arial"/>
        </w:rPr>
        <w:instrText xml:space="preserve"> ADDIN ZOTERO_ITEM CSL_CITATION {"citationID":"03urhuT3","properties":{"formattedCitation":"(Friedl\\uc0\\u228{}nder et al. 2012)","plainCitation":"(Friedländer et al. 2012)","noteIndex":0},"citationItems":[{"id":1594,"uris":["http://zotero.org/users/5793655/items/R5BTBUXH"],"uri":["http://zotero.org/users/5793655/items/R5BTBUXH"],"itemData":{"id":1594,"type":"article-journal","abstract":"microRNAs (miRNAs) are a large class of small non-coding RNAs which post-transcriptionally regulate the expression of a large fraction of all animal genes and are important in a wide range of biological processes. Recent advances in high-throughput sequencing allow miRNA detection at unprecedented sensitivity, but the computational task of accurately identifying the miRNAs in the background of sequenced RNAs remains challenging. For this purpose, we have designed miRDeep2, a substantially improved algorithm which identifies canonical and non-canonical miRNAs such as those derived from transposable elements and informs on high-confidence candidates that are detected in multiple independent samples. Analyzing data from seven animal species representing the major animal clades, miRDeep2 identified miRNAs with an accuracy of 98.6-99.9% and reported hundreds of novel miRNAs. To test the accuracy of miRDeep2, we knocked down the miRNA biogenesis pathway in a human cell line and sequenced small RNAs before and after. The vast majority of the &gt;100 novel miRNAs expressed in this cell line were indeed specifically downregulated, validating most miRDeep2 predictions. Last, a new miRNA expression profiling routine, low time and memory usage and user-friendly interactive graphic output can make miRDeep2 useful to a wide range of researchers.","container-title":"Nucleic Acids Research","DOI":"10.1093/nar/gkr688","ISSN":"1362-4962","issue":"1","journalAbbreviation":"Nucleic Acids Res","language":"eng","note":"PMID: 21911355\nPMCID: PMC3245920","page":"37-52","source":"PubMed","title":"miRDeep2 accurately identifies known and hundreds of novel microRNA genes in seven animal clades","volume":"40","author":[{"family":"Friedländer","given":"Marc R."},{"family":"Mackowiak","given":"Sebastian D."},{"family":"Li","given":"Na"},{"family":"Chen","given":"Wei"},{"family":"Rajewsky","given":"Nikolaus"}],"issued":{"date-parts":[["2012",1]]}}}],"schema":"https://github.com/citation-style-language/schema/raw/master/csl-citation.json"} </w:instrText>
      </w:r>
      <w:r w:rsidR="000C7866">
        <w:rPr>
          <w:rFonts w:ascii="Arial" w:hAnsi="Arial" w:cs="Arial"/>
        </w:rPr>
        <w:fldChar w:fldCharType="separate"/>
      </w:r>
      <w:r w:rsidR="000C7866" w:rsidRPr="000C7866">
        <w:rPr>
          <w:rFonts w:ascii="Arial" w:hAnsi="Arial" w:cs="Arial"/>
        </w:rPr>
        <w:t>Friedländer et al. 2012)</w:t>
      </w:r>
      <w:r w:rsidR="000C7866">
        <w:rPr>
          <w:rFonts w:ascii="Arial" w:hAnsi="Arial" w:cs="Arial"/>
        </w:rPr>
        <w:fldChar w:fldCharType="end"/>
      </w:r>
      <w:r w:rsidR="00446CFA">
        <w:rPr>
          <w:rFonts w:ascii="Arial" w:hAnsi="Arial" w:cs="Arial"/>
        </w:rPr>
        <w:t xml:space="preserve"> </w:t>
      </w:r>
      <w:r w:rsidR="00225821" w:rsidRPr="000C7866">
        <w:rPr>
          <w:rFonts w:ascii="Arial" w:hAnsi="Arial" w:cs="Arial"/>
        </w:rPr>
        <w:t>was used with genome-aligned reads to predict precursor and mature miRNAs</w:t>
      </w:r>
      <w:r w:rsidR="003F0D43" w:rsidRPr="000C7866">
        <w:rPr>
          <w:rFonts w:ascii="Arial" w:hAnsi="Arial" w:cs="Arial"/>
        </w:rPr>
        <w:t xml:space="preserve"> based on genomic sequence and read coverage</w:t>
      </w:r>
      <w:r w:rsidR="00225821" w:rsidRPr="000C7866">
        <w:rPr>
          <w:rFonts w:ascii="Arial" w:hAnsi="Arial" w:cs="Arial"/>
        </w:rPr>
        <w:t xml:space="preserve">.  </w:t>
      </w:r>
      <w:r w:rsidR="003F0D43" w:rsidRPr="000C7866">
        <w:rPr>
          <w:rFonts w:ascii="Arial" w:hAnsi="Arial" w:cs="Arial"/>
        </w:rPr>
        <w:t xml:space="preserve">MirDeep was applied to each strain within each tissue separately, i.e., 6 MirDeep data sets were generated. These six data sets were merged along with precursor miRNA annotated in Ensembl and/or RefSeq based on physical location of the genome that encodes the precursor </w:t>
      </w:r>
      <w:r w:rsidR="00AF0CED" w:rsidRPr="000C7866">
        <w:rPr>
          <w:rFonts w:ascii="Arial" w:hAnsi="Arial" w:cs="Arial"/>
        </w:rPr>
        <w:t>mi</w:t>
      </w:r>
      <w:r w:rsidR="003F0D43" w:rsidRPr="000C7866">
        <w:rPr>
          <w:rFonts w:ascii="Arial" w:hAnsi="Arial" w:cs="Arial"/>
        </w:rPr>
        <w:t>RNA.</w:t>
      </w:r>
    </w:p>
    <w:p w14:paraId="7429AA67" w14:textId="7B73A5DF" w:rsidR="003F0D43" w:rsidRPr="000C7866" w:rsidRDefault="003F0D43">
      <w:pPr>
        <w:rPr>
          <w:rFonts w:ascii="Arial" w:hAnsi="Arial" w:cs="Arial"/>
        </w:rPr>
      </w:pPr>
    </w:p>
    <w:p w14:paraId="1EAF594B" w14:textId="0768690D" w:rsidR="00F13EF6" w:rsidRPr="000C7866" w:rsidRDefault="00AF0CED">
      <w:pPr>
        <w:rPr>
          <w:rFonts w:ascii="Arial" w:hAnsi="Arial" w:cs="Arial"/>
        </w:rPr>
      </w:pPr>
      <w:r w:rsidRPr="000C7866">
        <w:rPr>
          <w:rFonts w:ascii="Arial" w:hAnsi="Arial" w:cs="Arial"/>
        </w:rPr>
        <w:t>B</w:t>
      </w:r>
      <w:r w:rsidR="00F13EF6" w:rsidRPr="000C7866">
        <w:rPr>
          <w:rFonts w:ascii="Arial" w:hAnsi="Arial" w:cs="Arial"/>
        </w:rPr>
        <w:t xml:space="preserve">ecause SNPs within a miRNA (precursor or mature) can dramatically influence alignment rates </w:t>
      </w:r>
      <w:r w:rsidR="0055666A" w:rsidRPr="000C7866">
        <w:rPr>
          <w:rFonts w:ascii="Arial" w:hAnsi="Arial" w:cs="Arial"/>
        </w:rPr>
        <w:t>when</w:t>
      </w:r>
      <w:r w:rsidR="00F13EF6" w:rsidRPr="000C7866">
        <w:rPr>
          <w:rFonts w:ascii="Arial" w:hAnsi="Arial" w:cs="Arial"/>
        </w:rPr>
        <w:t xml:space="preserve"> read length</w:t>
      </w:r>
      <w:r w:rsidR="0055666A" w:rsidRPr="000C7866">
        <w:rPr>
          <w:rFonts w:ascii="Arial" w:hAnsi="Arial" w:cs="Arial"/>
        </w:rPr>
        <w:t>s</w:t>
      </w:r>
      <w:r w:rsidR="00F13EF6" w:rsidRPr="000C7866">
        <w:rPr>
          <w:rFonts w:ascii="Arial" w:hAnsi="Arial" w:cs="Arial"/>
        </w:rPr>
        <w:t xml:space="preserve"> are approximately 20 </w:t>
      </w:r>
      <w:proofErr w:type="spellStart"/>
      <w:r w:rsidR="00446CFA">
        <w:rPr>
          <w:rFonts w:ascii="Arial" w:hAnsi="Arial" w:cs="Arial"/>
        </w:rPr>
        <w:t>nt</w:t>
      </w:r>
      <w:proofErr w:type="spellEnd"/>
      <w:r w:rsidR="00F13EF6" w:rsidRPr="000C7866">
        <w:rPr>
          <w:rFonts w:ascii="Arial" w:hAnsi="Arial" w:cs="Arial"/>
        </w:rPr>
        <w:t xml:space="preserve"> long, we generated a database of precursor miRNA sequences from the locations mentioned previously </w:t>
      </w:r>
      <w:r w:rsidR="0055666A" w:rsidRPr="000C7866">
        <w:rPr>
          <w:rFonts w:ascii="Arial" w:hAnsi="Arial" w:cs="Arial"/>
        </w:rPr>
        <w:t xml:space="preserve">that </w:t>
      </w:r>
      <w:r w:rsidR="00F13EF6" w:rsidRPr="000C7866">
        <w:rPr>
          <w:rFonts w:ascii="Arial" w:hAnsi="Arial" w:cs="Arial"/>
        </w:rPr>
        <w:t xml:space="preserve">incorporate SNPs within the sequence. </w:t>
      </w:r>
      <w:r w:rsidR="0055666A" w:rsidRPr="000C7866">
        <w:rPr>
          <w:rFonts w:ascii="Arial" w:hAnsi="Arial" w:cs="Arial"/>
        </w:rPr>
        <w:t>For example</w:t>
      </w:r>
      <w:r w:rsidR="00FA4E40" w:rsidRPr="000C7866">
        <w:rPr>
          <w:rFonts w:ascii="Arial" w:hAnsi="Arial" w:cs="Arial"/>
        </w:rPr>
        <w:t>,</w:t>
      </w:r>
      <w:r w:rsidR="0055666A" w:rsidRPr="000C7866">
        <w:rPr>
          <w:rFonts w:ascii="Arial" w:hAnsi="Arial" w:cs="Arial"/>
        </w:rPr>
        <w:t xml:space="preserve"> if a SNP existed within a precursor miRNA for </w:t>
      </w:r>
      <w:r w:rsidR="007E58FD" w:rsidRPr="000C7866">
        <w:rPr>
          <w:rFonts w:ascii="Arial" w:hAnsi="Arial" w:cs="Arial"/>
        </w:rPr>
        <w:t>the SHR strain but not the BN-Lx strain, two versions of that precursor miRNA would be included in the database, one with the SNP and one with the reference sequence.</w:t>
      </w:r>
    </w:p>
    <w:p w14:paraId="79D25671" w14:textId="6A5EC7E5" w:rsidR="003F0D43" w:rsidRPr="000C7866" w:rsidRDefault="003F0D43">
      <w:pPr>
        <w:rPr>
          <w:rFonts w:ascii="Arial" w:hAnsi="Arial" w:cs="Arial"/>
        </w:rPr>
      </w:pPr>
    </w:p>
    <w:p w14:paraId="5204554D" w14:textId="77777777" w:rsidR="00523724" w:rsidRDefault="00523724" w:rsidP="00E7781D">
      <w:pPr>
        <w:rPr>
          <w:rFonts w:ascii="Arial" w:hAnsi="Arial" w:cs="Arial"/>
          <w:i/>
          <w:iCs/>
        </w:rPr>
      </w:pPr>
    </w:p>
    <w:p w14:paraId="136C020D" w14:textId="77777777" w:rsidR="00523724" w:rsidRDefault="00523724" w:rsidP="00E7781D">
      <w:pPr>
        <w:rPr>
          <w:rFonts w:ascii="Arial" w:hAnsi="Arial" w:cs="Arial"/>
          <w:i/>
          <w:iCs/>
        </w:rPr>
      </w:pPr>
    </w:p>
    <w:p w14:paraId="170D594E" w14:textId="77777777" w:rsidR="00523724" w:rsidRDefault="00523724" w:rsidP="00E7781D">
      <w:pPr>
        <w:rPr>
          <w:rFonts w:ascii="Arial" w:hAnsi="Arial" w:cs="Arial"/>
          <w:i/>
          <w:iCs/>
        </w:rPr>
      </w:pPr>
    </w:p>
    <w:p w14:paraId="727A7BFB" w14:textId="31975E67" w:rsidR="00E7781D" w:rsidRPr="00446CFA" w:rsidRDefault="00E7781D" w:rsidP="00E7781D">
      <w:pPr>
        <w:rPr>
          <w:rFonts w:ascii="Arial" w:hAnsi="Arial" w:cs="Arial"/>
          <w:i/>
          <w:iCs/>
        </w:rPr>
      </w:pPr>
      <w:r w:rsidRPr="00446CFA">
        <w:rPr>
          <w:rFonts w:ascii="Arial" w:hAnsi="Arial" w:cs="Arial"/>
          <w:i/>
          <w:iCs/>
        </w:rPr>
        <w:lastRenderedPageBreak/>
        <w:t>Identification of mature miRNA sequences</w:t>
      </w:r>
    </w:p>
    <w:p w14:paraId="512779DA" w14:textId="77777777" w:rsidR="00E7781D" w:rsidRPr="000C7866" w:rsidRDefault="00E7781D">
      <w:pPr>
        <w:rPr>
          <w:rFonts w:ascii="Arial" w:hAnsi="Arial" w:cs="Arial"/>
        </w:rPr>
      </w:pPr>
    </w:p>
    <w:p w14:paraId="6F67F321" w14:textId="6C3F514C" w:rsidR="00AF0CED" w:rsidRPr="000C7866" w:rsidRDefault="00E7781D" w:rsidP="00AF0CED">
      <w:pPr>
        <w:rPr>
          <w:rFonts w:ascii="Arial" w:hAnsi="Arial" w:cs="Arial"/>
        </w:rPr>
      </w:pPr>
      <w:r w:rsidRPr="000C7866">
        <w:rPr>
          <w:rFonts w:ascii="Arial" w:hAnsi="Arial" w:cs="Arial"/>
        </w:rPr>
        <w:t xml:space="preserve">To identify mature miRNA sequences, we identified the </w:t>
      </w:r>
      <w:r w:rsidR="00AF0CED" w:rsidRPr="000C7866">
        <w:rPr>
          <w:rFonts w:ascii="Arial" w:hAnsi="Arial" w:cs="Arial"/>
        </w:rPr>
        <w:t xml:space="preserve">18-27 </w:t>
      </w:r>
      <w:proofErr w:type="spellStart"/>
      <w:r w:rsidR="00AF0CED" w:rsidRPr="000C7866">
        <w:rPr>
          <w:rFonts w:ascii="Arial" w:hAnsi="Arial" w:cs="Arial"/>
        </w:rPr>
        <w:t>nt</w:t>
      </w:r>
      <w:proofErr w:type="spellEnd"/>
      <w:r w:rsidR="00AF0CED" w:rsidRPr="000C7866">
        <w:rPr>
          <w:rFonts w:ascii="Arial" w:hAnsi="Arial" w:cs="Arial"/>
        </w:rPr>
        <w:t xml:space="preserve"> region within the precursor miRNA with read coverage greater than the median base coverage across the entire precursor miRNA. Read coverage for each base was calculated by aligning reads directly to the precursor miRNA sequences described above using STAR (</w:t>
      </w:r>
      <w:r w:rsidR="00D43580" w:rsidRPr="000C7866">
        <w:rPr>
          <w:rFonts w:ascii="Arial" w:hAnsi="Arial" w:cs="Arial"/>
        </w:rPr>
        <w:t>v2.7.3a</w:t>
      </w:r>
      <w:r w:rsidR="00AF0CED" w:rsidRPr="000C7866">
        <w:rPr>
          <w:rFonts w:ascii="Arial" w:hAnsi="Arial" w:cs="Arial"/>
        </w:rPr>
        <w:t xml:space="preserve">; </w:t>
      </w:r>
      <w:r w:rsidR="000C7866">
        <w:rPr>
          <w:rFonts w:ascii="Arial" w:hAnsi="Arial" w:cs="Arial"/>
        </w:rPr>
        <w:fldChar w:fldCharType="begin"/>
      </w:r>
      <w:r w:rsidR="000C7866">
        <w:rPr>
          <w:rFonts w:ascii="Arial" w:hAnsi="Arial" w:cs="Arial"/>
        </w:rPr>
        <w:instrText xml:space="preserve"> ADDIN ZOTERO_ITEM CSL_CITATION {"citationID":"yQsaNJTA","properties":{"formattedCitation":"(Dobin et al. 2013)","plainCitation":"(Dobin et al. 2013)","noteIndex":0},"citationItems":[{"id":1599,"uris":["http://zotero.org/users/5793655/items/4HZVL6VL"],"uri":["http://zotero.org/users/5793655/items/4HZVL6VL"],"itemData":{"id":1599,"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n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nAVAILABILITY AND IMPLEMENTATION: STAR is implemented as a standalone C++ code. STAR is free open source software distributed under GPLv3 license and can be downloaded from http://code.google.com/p/rna-star/.","container-title":"Bioinformatics (Oxford, England)","DOI":"10.1093/bioinformatics/bts635","ISSN":"1367-4811","issue":"1","journalAbbreviation":"Bioinformatics","language":"eng","note":"PMID: 23104886\nPMCID: PMC3530905","page":"15-21","source":"PubMed","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000C7866">
        <w:rPr>
          <w:rFonts w:ascii="Arial" w:hAnsi="Arial" w:cs="Arial"/>
        </w:rPr>
        <w:fldChar w:fldCharType="separate"/>
      </w:r>
      <w:r w:rsidR="000C7866">
        <w:rPr>
          <w:rFonts w:ascii="Arial" w:hAnsi="Arial" w:cs="Arial"/>
          <w:noProof/>
        </w:rPr>
        <w:t>Dobin et al. 2013)</w:t>
      </w:r>
      <w:r w:rsidR="000C7866">
        <w:rPr>
          <w:rFonts w:ascii="Arial" w:hAnsi="Arial" w:cs="Arial"/>
        </w:rPr>
        <w:fldChar w:fldCharType="end"/>
      </w:r>
      <w:r w:rsidR="00446CFA">
        <w:rPr>
          <w:rFonts w:ascii="Arial" w:hAnsi="Arial" w:cs="Arial"/>
        </w:rPr>
        <w:t xml:space="preserve"> </w:t>
      </w:r>
      <w:r w:rsidR="007E58FD" w:rsidRPr="000C7866">
        <w:rPr>
          <w:rFonts w:ascii="Arial" w:hAnsi="Arial" w:cs="Arial"/>
        </w:rPr>
        <w:t xml:space="preserve">and </w:t>
      </w:r>
      <w:proofErr w:type="spellStart"/>
      <w:r w:rsidR="00D43580" w:rsidRPr="000C7866">
        <w:rPr>
          <w:rFonts w:ascii="Arial" w:hAnsi="Arial" w:cs="Arial"/>
        </w:rPr>
        <w:t>bedtools</w:t>
      </w:r>
      <w:proofErr w:type="spellEnd"/>
      <w:r w:rsidR="007E58FD" w:rsidRPr="000C7866">
        <w:rPr>
          <w:rFonts w:ascii="Arial" w:hAnsi="Arial" w:cs="Arial"/>
        </w:rPr>
        <w:t xml:space="preserve"> (</w:t>
      </w:r>
      <w:r w:rsidR="00D43580" w:rsidRPr="000C7866">
        <w:rPr>
          <w:rFonts w:ascii="Arial" w:hAnsi="Arial" w:cs="Arial"/>
        </w:rPr>
        <w:t>b2.28.0</w:t>
      </w:r>
      <w:r w:rsidR="007E58FD" w:rsidRPr="000C7866">
        <w:rPr>
          <w:rFonts w:ascii="Arial" w:hAnsi="Arial" w:cs="Arial"/>
        </w:rPr>
        <w:t xml:space="preserve">; </w:t>
      </w:r>
      <w:r w:rsidR="000C7866">
        <w:rPr>
          <w:rFonts w:ascii="Arial" w:hAnsi="Arial" w:cs="Arial"/>
        </w:rPr>
        <w:fldChar w:fldCharType="begin"/>
      </w:r>
      <w:r w:rsidR="000C7866">
        <w:rPr>
          <w:rFonts w:ascii="Arial" w:hAnsi="Arial" w:cs="Arial"/>
        </w:rPr>
        <w:instrText xml:space="preserve"> ADDIN ZOTERO_ITEM CSL_CITATION {"citationID":"9k7enGtA","properties":{"formattedCitation":"(Quinlan and Hall 2010)","plainCitation":"(Quinlan and Hall 2010)","noteIndex":0},"citationItems":[{"id":1602,"uris":["http://zotero.org/users/5793655/items/Q9336KKI"],"uri":["http://zotero.org/users/5793655/items/Q9336KKI"],"itemData":{"id":1602,"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n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nAVAILABILITY AND IMPLEMENTATION: BEDTools was written in C++. Source code and a comprehensive user manual are freely available at http://code.google.com/p/bedtools\nCONTACT: aaronquinlan@gmail.com; imh4y@virginia.edu\nSUPPLEMENTARY INFORMATION: Supplementary data are available at Bioinformatics online.","container-title":"Bioinformatics (Oxford, England)","DOI":"10.1093/bioinformatics/btq033","ISSN":"1367-4811","issue":"6","journalAbbreviation":"Bioinformatics","language":"eng","note":"PMID: 20110278\nPMCID: PMC2832824","page":"841-842","source":"PubMed","title":"BEDTools: a flexible suite of utilities for comparing genomic features","title-short":"BEDTools","volume":"26","author":[{"family":"Quinlan","given":"Aaron R."},{"family":"Hall","given":"Ira M."}],"issued":{"date-parts":[["2010",3,15]]}}}],"schema":"https://github.com/citation-style-language/schema/raw/master/csl-citation.json"} </w:instrText>
      </w:r>
      <w:r w:rsidR="000C7866">
        <w:rPr>
          <w:rFonts w:ascii="Arial" w:hAnsi="Arial" w:cs="Arial"/>
        </w:rPr>
        <w:fldChar w:fldCharType="separate"/>
      </w:r>
      <w:r w:rsidR="000C7866">
        <w:rPr>
          <w:rFonts w:ascii="Arial" w:hAnsi="Arial" w:cs="Arial"/>
          <w:noProof/>
        </w:rPr>
        <w:t>Quinlan and Hall 2010)</w:t>
      </w:r>
      <w:r w:rsidR="000C7866">
        <w:rPr>
          <w:rFonts w:ascii="Arial" w:hAnsi="Arial" w:cs="Arial"/>
        </w:rPr>
        <w:fldChar w:fldCharType="end"/>
      </w:r>
      <w:r w:rsidR="00446CFA">
        <w:rPr>
          <w:rFonts w:ascii="Arial" w:hAnsi="Arial" w:cs="Arial"/>
        </w:rPr>
        <w:t>.</w:t>
      </w:r>
      <w:r w:rsidR="00AF0CED" w:rsidRPr="000C7866">
        <w:rPr>
          <w:rFonts w:ascii="Arial" w:hAnsi="Arial" w:cs="Arial"/>
        </w:rPr>
        <w:t xml:space="preserve"> Mature miRNAs were identified in this manner for each strain within each tissue separately. Like the precursor miRNA, the six data sets were merged along with mature miRNA annotated in Ensembl and/or RefSeq based on </w:t>
      </w:r>
      <w:r w:rsidR="007E58FD" w:rsidRPr="000C7866">
        <w:rPr>
          <w:rFonts w:ascii="Arial" w:hAnsi="Arial" w:cs="Arial"/>
        </w:rPr>
        <w:t xml:space="preserve">the </w:t>
      </w:r>
      <w:r w:rsidR="00AF0CED" w:rsidRPr="000C7866">
        <w:rPr>
          <w:rFonts w:ascii="Arial" w:hAnsi="Arial" w:cs="Arial"/>
        </w:rPr>
        <w:t>physical location of the genome that encodes the mature miRNA.</w:t>
      </w:r>
    </w:p>
    <w:p w14:paraId="16D0C5D7" w14:textId="01E72D95" w:rsidR="003F0D43" w:rsidRPr="000C7866" w:rsidRDefault="003F0D43">
      <w:pPr>
        <w:rPr>
          <w:rFonts w:ascii="Arial" w:hAnsi="Arial" w:cs="Arial"/>
        </w:rPr>
      </w:pPr>
    </w:p>
    <w:p w14:paraId="388C1A91" w14:textId="0C3886B6" w:rsidR="00A86A1D" w:rsidRDefault="0055666A" w:rsidP="0055666A">
      <w:pPr>
        <w:rPr>
          <w:rFonts w:ascii="Arial" w:hAnsi="Arial" w:cs="Arial"/>
        </w:rPr>
      </w:pPr>
      <w:r w:rsidRPr="000C7866">
        <w:rPr>
          <w:rFonts w:ascii="Arial" w:hAnsi="Arial" w:cs="Arial"/>
        </w:rPr>
        <w:t>To generate mature miRNA sequences suitable for mapping reads to, we retrieve</w:t>
      </w:r>
      <w:r w:rsidR="00A124F9">
        <w:rPr>
          <w:rFonts w:ascii="Arial" w:hAnsi="Arial" w:cs="Arial"/>
        </w:rPr>
        <w:t>d</w:t>
      </w:r>
      <w:r w:rsidRPr="000C7866">
        <w:rPr>
          <w:rFonts w:ascii="Arial" w:hAnsi="Arial" w:cs="Arial"/>
        </w:rPr>
        <w:t xml:space="preserve"> the sequence of each mature miRNA based on </w:t>
      </w:r>
      <w:r w:rsidR="00A124F9">
        <w:rPr>
          <w:rFonts w:ascii="Arial" w:hAnsi="Arial" w:cs="Arial"/>
        </w:rPr>
        <w:t>its</w:t>
      </w:r>
      <w:r w:rsidRPr="000C7866">
        <w:rPr>
          <w:rFonts w:ascii="Arial" w:hAnsi="Arial" w:cs="Arial"/>
        </w:rPr>
        <w:t xml:space="preserve"> strain</w:t>
      </w:r>
      <w:r w:rsidR="007E58FD" w:rsidRPr="000C7866">
        <w:rPr>
          <w:rFonts w:ascii="Arial" w:hAnsi="Arial" w:cs="Arial"/>
        </w:rPr>
        <w:t>-</w:t>
      </w:r>
      <w:r w:rsidRPr="000C7866">
        <w:rPr>
          <w:rFonts w:ascii="Arial" w:hAnsi="Arial" w:cs="Arial"/>
        </w:rPr>
        <w:t xml:space="preserve">specific </w:t>
      </w:r>
      <w:r w:rsidR="007E58FD" w:rsidRPr="000C7866">
        <w:rPr>
          <w:rFonts w:ascii="Arial" w:hAnsi="Arial" w:cs="Arial"/>
        </w:rPr>
        <w:t>genome</w:t>
      </w:r>
      <w:r w:rsidRPr="000C7866">
        <w:rPr>
          <w:rFonts w:ascii="Arial" w:hAnsi="Arial" w:cs="Arial"/>
        </w:rPr>
        <w:t>. Because the same mature miRNA can be derived from multiple different precursor miRNAs transcribed from different regions of the genome, it was also important, at this step, to eliminate duplicated mature miRNA sequences. Keeping duplicated mature miRNA sequences in our database would have increase</w:t>
      </w:r>
      <w:r w:rsidR="00A124F9">
        <w:rPr>
          <w:rFonts w:ascii="Arial" w:hAnsi="Arial" w:cs="Arial"/>
        </w:rPr>
        <w:t>d</w:t>
      </w:r>
      <w:r w:rsidRPr="000C7866">
        <w:rPr>
          <w:rFonts w:ascii="Arial" w:hAnsi="Arial" w:cs="Arial"/>
        </w:rPr>
        <w:t xml:space="preserve"> ambiguity of read alignment. This final set of unique</w:t>
      </w:r>
      <w:r w:rsidR="00225821" w:rsidRPr="000C7866">
        <w:rPr>
          <w:rFonts w:ascii="Arial" w:hAnsi="Arial" w:cs="Arial"/>
        </w:rPr>
        <w:t xml:space="preserve"> mature miRNA </w:t>
      </w:r>
      <w:r w:rsidRPr="000C7866">
        <w:rPr>
          <w:rFonts w:ascii="Arial" w:hAnsi="Arial" w:cs="Arial"/>
        </w:rPr>
        <w:t xml:space="preserve">sequences was used for </w:t>
      </w:r>
      <w:proofErr w:type="gramStart"/>
      <w:r w:rsidRPr="000C7866">
        <w:rPr>
          <w:rFonts w:ascii="Arial" w:hAnsi="Arial" w:cs="Arial"/>
        </w:rPr>
        <w:t>read</w:t>
      </w:r>
      <w:proofErr w:type="gramEnd"/>
      <w:r w:rsidRPr="000C7866">
        <w:rPr>
          <w:rFonts w:ascii="Arial" w:hAnsi="Arial" w:cs="Arial"/>
        </w:rPr>
        <w:t xml:space="preserve"> alignment and miRNA quantitation.</w:t>
      </w:r>
      <w:r w:rsidR="00225821" w:rsidRPr="000C7866">
        <w:rPr>
          <w:rFonts w:ascii="Arial" w:hAnsi="Arial" w:cs="Arial"/>
        </w:rPr>
        <w:t xml:space="preserve">  </w:t>
      </w:r>
    </w:p>
    <w:p w14:paraId="376ECDBE" w14:textId="7A6317AF" w:rsidR="000C7866" w:rsidRDefault="000C7866" w:rsidP="0055666A">
      <w:pPr>
        <w:rPr>
          <w:rFonts w:ascii="Arial" w:hAnsi="Arial" w:cs="Arial"/>
        </w:rPr>
      </w:pPr>
    </w:p>
    <w:p w14:paraId="469084AB" w14:textId="59144AB2" w:rsidR="000C7866" w:rsidRPr="00446CFA" w:rsidRDefault="000C7866" w:rsidP="0055666A">
      <w:pPr>
        <w:rPr>
          <w:rFonts w:ascii="Arial" w:hAnsi="Arial" w:cs="Arial"/>
          <w:i/>
          <w:iCs/>
        </w:rPr>
      </w:pPr>
      <w:r w:rsidRPr="00446CFA">
        <w:rPr>
          <w:rFonts w:ascii="Arial" w:hAnsi="Arial" w:cs="Arial"/>
          <w:i/>
          <w:iCs/>
        </w:rPr>
        <w:t>References</w:t>
      </w:r>
    </w:p>
    <w:p w14:paraId="7A82771C" w14:textId="77777777" w:rsidR="000C7866" w:rsidRDefault="000C7866" w:rsidP="0055666A">
      <w:pPr>
        <w:rPr>
          <w:rFonts w:ascii="Arial" w:hAnsi="Arial" w:cs="Arial"/>
        </w:rPr>
      </w:pPr>
    </w:p>
    <w:p w14:paraId="176CC28C" w14:textId="77777777" w:rsidR="000C7866" w:rsidRPr="000C7866" w:rsidRDefault="000C7866" w:rsidP="000C7866">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0C7866">
        <w:rPr>
          <w:rFonts w:ascii="Arial" w:hAnsi="Arial" w:cs="Arial"/>
        </w:rPr>
        <w:t xml:space="preserve">Dobin, Alexander, Carrie A. Davis, Felix Schlesinger, Jorg Drenkow, Chris Zaleski, Sonali Jha, Philippe Batut, Mark Chaisson, and Thomas R. Gingeras. 2013. “STAR: Ultrafast Universal RNA-Seq Aligner.” </w:t>
      </w:r>
      <w:r w:rsidRPr="000C7866">
        <w:rPr>
          <w:rFonts w:ascii="Arial" w:hAnsi="Arial" w:cs="Arial"/>
          <w:i/>
          <w:iCs/>
        </w:rPr>
        <w:t>Bioinformatics (Oxford, England)</w:t>
      </w:r>
      <w:r w:rsidRPr="000C7866">
        <w:rPr>
          <w:rFonts w:ascii="Arial" w:hAnsi="Arial" w:cs="Arial"/>
        </w:rPr>
        <w:t xml:space="preserve"> 29 (1): 15–21. https://doi.org/10.1093/bioinformatics/bts635.</w:t>
      </w:r>
    </w:p>
    <w:p w14:paraId="4270329A" w14:textId="77777777" w:rsidR="000C7866" w:rsidRPr="000C7866" w:rsidRDefault="000C7866" w:rsidP="000C7866">
      <w:pPr>
        <w:pStyle w:val="Bibliography"/>
        <w:rPr>
          <w:rFonts w:ascii="Arial" w:hAnsi="Arial" w:cs="Arial"/>
        </w:rPr>
      </w:pPr>
      <w:r w:rsidRPr="000C7866">
        <w:rPr>
          <w:rFonts w:ascii="Arial" w:hAnsi="Arial" w:cs="Arial"/>
        </w:rPr>
        <w:t xml:space="preserve">Friedländer, Marc R., Sebastian D. Mackowiak, Na Li, Wei Chen, and Nikolaus Rajewsky. 2012. “MiRDeep2 Accurately Identifies Known and Hundreds of Novel MicroRNA Genes in Seven Animal Clades.” </w:t>
      </w:r>
      <w:r w:rsidRPr="000C7866">
        <w:rPr>
          <w:rFonts w:ascii="Arial" w:hAnsi="Arial" w:cs="Arial"/>
          <w:i/>
          <w:iCs/>
        </w:rPr>
        <w:t>Nucleic Acids Research</w:t>
      </w:r>
      <w:r w:rsidRPr="000C7866">
        <w:rPr>
          <w:rFonts w:ascii="Arial" w:hAnsi="Arial" w:cs="Arial"/>
        </w:rPr>
        <w:t xml:space="preserve"> 40 (1): 37–52. https://doi.org/10.1093/nar/gkr688.</w:t>
      </w:r>
    </w:p>
    <w:p w14:paraId="65521990" w14:textId="77777777" w:rsidR="000C7866" w:rsidRPr="000C7866" w:rsidRDefault="000C7866" w:rsidP="000C7866">
      <w:pPr>
        <w:pStyle w:val="Bibliography"/>
        <w:rPr>
          <w:rFonts w:ascii="Arial" w:hAnsi="Arial" w:cs="Arial"/>
        </w:rPr>
      </w:pPr>
      <w:r w:rsidRPr="000C7866">
        <w:rPr>
          <w:rFonts w:ascii="Arial" w:hAnsi="Arial" w:cs="Arial"/>
        </w:rPr>
        <w:t xml:space="preserve">Kim, Daehwan, Geo Pertea, Cole Trapnell, Harold Pimentel, Ryan Kelley, and Steven L. Salzberg. 2013. “TopHat2: Accurate Alignment of Transcriptomes in the Presence of Insertions, Deletions and Gene Fusions.” </w:t>
      </w:r>
      <w:r w:rsidRPr="000C7866">
        <w:rPr>
          <w:rFonts w:ascii="Arial" w:hAnsi="Arial" w:cs="Arial"/>
          <w:i/>
          <w:iCs/>
        </w:rPr>
        <w:t>Genome Biology</w:t>
      </w:r>
      <w:r w:rsidRPr="000C7866">
        <w:rPr>
          <w:rFonts w:ascii="Arial" w:hAnsi="Arial" w:cs="Arial"/>
        </w:rPr>
        <w:t xml:space="preserve"> 14 (4): R36. https://doi.org/10.1186/gb-2013-14-4-r36.</w:t>
      </w:r>
    </w:p>
    <w:p w14:paraId="19AB90A4" w14:textId="77777777" w:rsidR="000C7866" w:rsidRPr="000C7866" w:rsidRDefault="000C7866" w:rsidP="000C7866">
      <w:pPr>
        <w:pStyle w:val="Bibliography"/>
        <w:rPr>
          <w:rFonts w:ascii="Arial" w:hAnsi="Arial" w:cs="Arial"/>
        </w:rPr>
      </w:pPr>
      <w:r w:rsidRPr="000C7866">
        <w:rPr>
          <w:rFonts w:ascii="Arial" w:hAnsi="Arial" w:cs="Arial"/>
        </w:rPr>
        <w:t xml:space="preserve">Langmead, Ben, and Steven L. Salzberg. 2012. “Fast Gapped-Read Alignment with Bowtie 2.” </w:t>
      </w:r>
      <w:r w:rsidRPr="000C7866">
        <w:rPr>
          <w:rFonts w:ascii="Arial" w:hAnsi="Arial" w:cs="Arial"/>
          <w:i/>
          <w:iCs/>
        </w:rPr>
        <w:t>Nature Methods</w:t>
      </w:r>
      <w:r w:rsidRPr="000C7866">
        <w:rPr>
          <w:rFonts w:ascii="Arial" w:hAnsi="Arial" w:cs="Arial"/>
        </w:rPr>
        <w:t xml:space="preserve"> 9 (4): 357–59. https://doi.org/10.1038/nmeth.1923.</w:t>
      </w:r>
    </w:p>
    <w:p w14:paraId="65D8A98F" w14:textId="77777777" w:rsidR="000C7866" w:rsidRPr="000C7866" w:rsidRDefault="000C7866" w:rsidP="000C7866">
      <w:pPr>
        <w:pStyle w:val="Bibliography"/>
        <w:rPr>
          <w:rFonts w:ascii="Arial" w:hAnsi="Arial" w:cs="Arial"/>
        </w:rPr>
      </w:pPr>
      <w:r w:rsidRPr="000C7866">
        <w:rPr>
          <w:rFonts w:ascii="Arial" w:hAnsi="Arial" w:cs="Arial"/>
        </w:rPr>
        <w:t xml:space="preserve">Martin, Marcel. 2011. “Cutadapt Removes Adapter Sequences from High-Throughput Sequencing Reads.” </w:t>
      </w:r>
      <w:r w:rsidRPr="000C7866">
        <w:rPr>
          <w:rFonts w:ascii="Arial" w:hAnsi="Arial" w:cs="Arial"/>
          <w:i/>
          <w:iCs/>
        </w:rPr>
        <w:t>EMBnet.Journal</w:t>
      </w:r>
      <w:r w:rsidRPr="000C7866">
        <w:rPr>
          <w:rFonts w:ascii="Arial" w:hAnsi="Arial" w:cs="Arial"/>
        </w:rPr>
        <w:t xml:space="preserve"> 17 (1): 10–12. https://doi.org/10.14806/ej.17.1.200.</w:t>
      </w:r>
    </w:p>
    <w:p w14:paraId="43EDC5D0" w14:textId="77777777" w:rsidR="000C7866" w:rsidRPr="000C7866" w:rsidRDefault="000C7866" w:rsidP="000C7866">
      <w:pPr>
        <w:pStyle w:val="Bibliography"/>
        <w:rPr>
          <w:rFonts w:ascii="Arial" w:hAnsi="Arial" w:cs="Arial"/>
        </w:rPr>
      </w:pPr>
      <w:r w:rsidRPr="000C7866">
        <w:rPr>
          <w:rFonts w:ascii="Arial" w:hAnsi="Arial" w:cs="Arial"/>
        </w:rPr>
        <w:t xml:space="preserve">Quinlan, Aaron R., and Ira M. Hall. 2010. “BEDTools: A Flexible Suite of Utilities for Comparing Genomic Features.” </w:t>
      </w:r>
      <w:r w:rsidRPr="000C7866">
        <w:rPr>
          <w:rFonts w:ascii="Arial" w:hAnsi="Arial" w:cs="Arial"/>
          <w:i/>
          <w:iCs/>
        </w:rPr>
        <w:t>Bioinformatics (Oxford, England)</w:t>
      </w:r>
      <w:r w:rsidRPr="000C7866">
        <w:rPr>
          <w:rFonts w:ascii="Arial" w:hAnsi="Arial" w:cs="Arial"/>
        </w:rPr>
        <w:t xml:space="preserve"> 26 (6): 841–42. https://doi.org/10.1093/bioinformatics/btq033.</w:t>
      </w:r>
    </w:p>
    <w:p w14:paraId="5DE07B0E" w14:textId="3C71BB90" w:rsidR="000C7866" w:rsidRPr="000C7866" w:rsidRDefault="000C7866" w:rsidP="0055666A">
      <w:pPr>
        <w:rPr>
          <w:rFonts w:ascii="Arial" w:hAnsi="Arial" w:cs="Arial"/>
        </w:rPr>
      </w:pPr>
      <w:r>
        <w:rPr>
          <w:rFonts w:ascii="Arial" w:hAnsi="Arial" w:cs="Arial"/>
        </w:rPr>
        <w:fldChar w:fldCharType="end"/>
      </w:r>
    </w:p>
    <w:sectPr w:rsidR="000C7866" w:rsidRPr="000C7866" w:rsidSect="00F9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5821"/>
    <w:rsid w:val="0001260C"/>
    <w:rsid w:val="00015E83"/>
    <w:rsid w:val="0004160D"/>
    <w:rsid w:val="00056BC9"/>
    <w:rsid w:val="00073B18"/>
    <w:rsid w:val="00076EED"/>
    <w:rsid w:val="00082EE1"/>
    <w:rsid w:val="00095FE8"/>
    <w:rsid w:val="000C0C25"/>
    <w:rsid w:val="000C3ADA"/>
    <w:rsid w:val="000C7866"/>
    <w:rsid w:val="000E5307"/>
    <w:rsid w:val="000E7333"/>
    <w:rsid w:val="00102446"/>
    <w:rsid w:val="00110D86"/>
    <w:rsid w:val="001152FD"/>
    <w:rsid w:val="00131524"/>
    <w:rsid w:val="0017502E"/>
    <w:rsid w:val="0018179A"/>
    <w:rsid w:val="00183171"/>
    <w:rsid w:val="001B09FE"/>
    <w:rsid w:val="001C5D5A"/>
    <w:rsid w:val="001E5043"/>
    <w:rsid w:val="0020008E"/>
    <w:rsid w:val="00201F90"/>
    <w:rsid w:val="00211FF0"/>
    <w:rsid w:val="00225821"/>
    <w:rsid w:val="00241D21"/>
    <w:rsid w:val="002458E0"/>
    <w:rsid w:val="0025417B"/>
    <w:rsid w:val="00293980"/>
    <w:rsid w:val="002A55EE"/>
    <w:rsid w:val="002B50FE"/>
    <w:rsid w:val="002C01D8"/>
    <w:rsid w:val="002E05FA"/>
    <w:rsid w:val="00303B98"/>
    <w:rsid w:val="003055AE"/>
    <w:rsid w:val="00306E48"/>
    <w:rsid w:val="00316DF3"/>
    <w:rsid w:val="003406D4"/>
    <w:rsid w:val="0034493D"/>
    <w:rsid w:val="00350B8C"/>
    <w:rsid w:val="003534F0"/>
    <w:rsid w:val="003633CB"/>
    <w:rsid w:val="00393FD1"/>
    <w:rsid w:val="00397CA5"/>
    <w:rsid w:val="003A4EF2"/>
    <w:rsid w:val="003C0DD7"/>
    <w:rsid w:val="003C370C"/>
    <w:rsid w:val="003D1A69"/>
    <w:rsid w:val="003D3294"/>
    <w:rsid w:val="003E6935"/>
    <w:rsid w:val="003F0D43"/>
    <w:rsid w:val="004243AD"/>
    <w:rsid w:val="004268B2"/>
    <w:rsid w:val="00431BAA"/>
    <w:rsid w:val="004335C7"/>
    <w:rsid w:val="00446CFA"/>
    <w:rsid w:val="004B7D93"/>
    <w:rsid w:val="004C74B1"/>
    <w:rsid w:val="004F1756"/>
    <w:rsid w:val="00500565"/>
    <w:rsid w:val="00501216"/>
    <w:rsid w:val="00523724"/>
    <w:rsid w:val="0055666A"/>
    <w:rsid w:val="0057063D"/>
    <w:rsid w:val="00571CAC"/>
    <w:rsid w:val="005838A0"/>
    <w:rsid w:val="005C6CE2"/>
    <w:rsid w:val="005D6D04"/>
    <w:rsid w:val="0060178E"/>
    <w:rsid w:val="00681EB3"/>
    <w:rsid w:val="006A381E"/>
    <w:rsid w:val="006B20F6"/>
    <w:rsid w:val="00713040"/>
    <w:rsid w:val="007207A7"/>
    <w:rsid w:val="007419D3"/>
    <w:rsid w:val="00742B31"/>
    <w:rsid w:val="0075305D"/>
    <w:rsid w:val="00754DA5"/>
    <w:rsid w:val="007A7A38"/>
    <w:rsid w:val="007E58FD"/>
    <w:rsid w:val="007F2B3B"/>
    <w:rsid w:val="00803A7E"/>
    <w:rsid w:val="00804793"/>
    <w:rsid w:val="00806097"/>
    <w:rsid w:val="008446FF"/>
    <w:rsid w:val="008751AB"/>
    <w:rsid w:val="008753A4"/>
    <w:rsid w:val="008B3488"/>
    <w:rsid w:val="00914D85"/>
    <w:rsid w:val="00923E67"/>
    <w:rsid w:val="00925F0D"/>
    <w:rsid w:val="0095433D"/>
    <w:rsid w:val="00971A83"/>
    <w:rsid w:val="009A19CB"/>
    <w:rsid w:val="009B41C5"/>
    <w:rsid w:val="00A02237"/>
    <w:rsid w:val="00A04E6B"/>
    <w:rsid w:val="00A124F9"/>
    <w:rsid w:val="00A150A1"/>
    <w:rsid w:val="00A32114"/>
    <w:rsid w:val="00A41B88"/>
    <w:rsid w:val="00A93976"/>
    <w:rsid w:val="00AB4489"/>
    <w:rsid w:val="00AB767A"/>
    <w:rsid w:val="00AE3C6A"/>
    <w:rsid w:val="00AF0CED"/>
    <w:rsid w:val="00B22C5F"/>
    <w:rsid w:val="00B312D9"/>
    <w:rsid w:val="00B46230"/>
    <w:rsid w:val="00B470CB"/>
    <w:rsid w:val="00B94B6C"/>
    <w:rsid w:val="00BE09F9"/>
    <w:rsid w:val="00BE1583"/>
    <w:rsid w:val="00C14878"/>
    <w:rsid w:val="00C15A45"/>
    <w:rsid w:val="00C43501"/>
    <w:rsid w:val="00C45764"/>
    <w:rsid w:val="00C60F56"/>
    <w:rsid w:val="00C67149"/>
    <w:rsid w:val="00CA4D43"/>
    <w:rsid w:val="00CA7D61"/>
    <w:rsid w:val="00CD606F"/>
    <w:rsid w:val="00CF2DFC"/>
    <w:rsid w:val="00CF7ABC"/>
    <w:rsid w:val="00D007E9"/>
    <w:rsid w:val="00D16D6F"/>
    <w:rsid w:val="00D43580"/>
    <w:rsid w:val="00D453F9"/>
    <w:rsid w:val="00D5524C"/>
    <w:rsid w:val="00D7503C"/>
    <w:rsid w:val="00D8229C"/>
    <w:rsid w:val="00DA3809"/>
    <w:rsid w:val="00DF6A47"/>
    <w:rsid w:val="00E05FD6"/>
    <w:rsid w:val="00E107EE"/>
    <w:rsid w:val="00E23129"/>
    <w:rsid w:val="00E2691E"/>
    <w:rsid w:val="00E7781D"/>
    <w:rsid w:val="00E83F34"/>
    <w:rsid w:val="00EF5ED1"/>
    <w:rsid w:val="00F13EF6"/>
    <w:rsid w:val="00F43F41"/>
    <w:rsid w:val="00F61FF5"/>
    <w:rsid w:val="00F77EFB"/>
    <w:rsid w:val="00F80D5C"/>
    <w:rsid w:val="00F930DF"/>
    <w:rsid w:val="00FA4584"/>
    <w:rsid w:val="00FA4E40"/>
    <w:rsid w:val="00FE4D3C"/>
    <w:rsid w:val="00FF18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404B9"/>
  <w14:defaultImageDpi w14:val="32767"/>
  <w15:chartTrackingRefBased/>
  <w15:docId w15:val="{661841C8-1CB2-F749-B86B-CF31D939AB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83F3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83F34"/>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25821"/>
    <w:rPr>
      <w:sz w:val="16"/>
      <w:szCs w:val="16"/>
    </w:rPr>
  </w:style>
  <w:style w:type="paragraph" w:styleId="CommentText">
    <w:name w:val="annotation text"/>
    <w:basedOn w:val="Normal"/>
    <w:link w:val="CommentTextChar"/>
    <w:uiPriority w:val="99"/>
    <w:semiHidden/>
    <w:unhideWhenUsed/>
    <w:rsid w:val="00225821"/>
    <w:pPr>
      <w:spacing w:after="160"/>
    </w:pPr>
    <w:rPr>
      <w:sz w:val="20"/>
      <w:szCs w:val="20"/>
    </w:rPr>
  </w:style>
  <w:style w:type="character" w:customStyle="1" w:styleId="CommentTextChar">
    <w:name w:val="Comment Text Char"/>
    <w:basedOn w:val="DefaultParagraphFont"/>
    <w:link w:val="CommentText"/>
    <w:uiPriority w:val="99"/>
    <w:semiHidden/>
    <w:rsid w:val="00225821"/>
    <w:rPr>
      <w:sz w:val="20"/>
      <w:szCs w:val="20"/>
    </w:rPr>
  </w:style>
  <w:style w:type="paragraph" w:styleId="CommentSubject">
    <w:name w:val="annotation subject"/>
    <w:basedOn w:val="CommentText"/>
    <w:next w:val="CommentText"/>
    <w:link w:val="CommentSubjectChar"/>
    <w:uiPriority w:val="99"/>
    <w:semiHidden/>
    <w:unhideWhenUsed/>
    <w:rsid w:val="00C67149"/>
    <w:pPr>
      <w:spacing w:after="0"/>
    </w:pPr>
    <w:rPr>
      <w:b/>
      <w:bCs/>
    </w:rPr>
  </w:style>
  <w:style w:type="character" w:customStyle="1" w:styleId="CommentSubjectChar">
    <w:name w:val="Comment Subject Char"/>
    <w:basedOn w:val="CommentTextChar"/>
    <w:link w:val="CommentSubject"/>
    <w:uiPriority w:val="99"/>
    <w:semiHidden/>
    <w:rsid w:val="00C67149"/>
    <w:rPr>
      <w:b/>
      <w:bCs/>
      <w:sz w:val="20"/>
      <w:szCs w:val="20"/>
    </w:rPr>
  </w:style>
  <w:style w:type="character" w:styleId="Emphasis">
    <w:name w:val="Emphasis"/>
    <w:basedOn w:val="DefaultParagraphFont"/>
    <w:uiPriority w:val="20"/>
    <w:qFormat/>
    <w:rsid w:val="00C67149"/>
    <w:rPr>
      <w:i/>
      <w:iCs/>
    </w:rPr>
  </w:style>
  <w:style w:type="character" w:styleId="Hyperlink">
    <w:name w:val="Hyperlink"/>
    <w:basedOn w:val="DefaultParagraphFont"/>
    <w:uiPriority w:val="99"/>
    <w:semiHidden/>
    <w:unhideWhenUsed/>
    <w:rsid w:val="00C67149"/>
    <w:rPr>
      <w:color w:val="0000FF"/>
      <w:u w:val="single"/>
    </w:rPr>
  </w:style>
  <w:style w:type="paragraph" w:styleId="Bibliography">
    <w:name w:val="Bibliography"/>
    <w:basedOn w:val="Normal"/>
    <w:next w:val="Normal"/>
    <w:uiPriority w:val="37"/>
    <w:unhideWhenUsed/>
    <w:rsid w:val="000C7866"/>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753513">
      <w:bodyDiv w:val="1"/>
      <w:marLeft w:val="0"/>
      <w:marRight w:val="0"/>
      <w:marTop w:val="0"/>
      <w:marBottom w:val="0"/>
      <w:divBdr>
        <w:top w:val="none" w:sz="0" w:space="0" w:color="auto"/>
        <w:left w:val="none" w:sz="0" w:space="0" w:color="auto"/>
        <w:bottom w:val="none" w:sz="0" w:space="0" w:color="auto"/>
        <w:right w:val="none" w:sz="0" w:space="0" w:color="auto"/>
      </w:divBdr>
    </w:div>
    <w:div w:id="399836799">
      <w:bodyDiv w:val="1"/>
      <w:marLeft w:val="0"/>
      <w:marRight w:val="0"/>
      <w:marTop w:val="0"/>
      <w:marBottom w:val="0"/>
      <w:divBdr>
        <w:top w:val="none" w:sz="0" w:space="0" w:color="auto"/>
        <w:left w:val="none" w:sz="0" w:space="0" w:color="auto"/>
        <w:bottom w:val="none" w:sz="0" w:space="0" w:color="auto"/>
        <w:right w:val="none" w:sz="0" w:space="0" w:color="auto"/>
      </w:divBdr>
    </w:div>
    <w:div w:id="469328486">
      <w:bodyDiv w:val="1"/>
      <w:marLeft w:val="0"/>
      <w:marRight w:val="0"/>
      <w:marTop w:val="0"/>
      <w:marBottom w:val="0"/>
      <w:divBdr>
        <w:top w:val="none" w:sz="0" w:space="0" w:color="auto"/>
        <w:left w:val="none" w:sz="0" w:space="0" w:color="auto"/>
        <w:bottom w:val="none" w:sz="0" w:space="0" w:color="auto"/>
        <w:right w:val="none" w:sz="0" w:space="0" w:color="auto"/>
      </w:divBdr>
    </w:div>
    <w:div w:id="496772845">
      <w:bodyDiv w:val="1"/>
      <w:marLeft w:val="0"/>
      <w:marRight w:val="0"/>
      <w:marTop w:val="0"/>
      <w:marBottom w:val="0"/>
      <w:divBdr>
        <w:top w:val="none" w:sz="0" w:space="0" w:color="auto"/>
        <w:left w:val="none" w:sz="0" w:space="0" w:color="auto"/>
        <w:bottom w:val="none" w:sz="0" w:space="0" w:color="auto"/>
        <w:right w:val="none" w:sz="0" w:space="0" w:color="auto"/>
      </w:divBdr>
    </w:div>
    <w:div w:id="548155372">
      <w:bodyDiv w:val="1"/>
      <w:marLeft w:val="0"/>
      <w:marRight w:val="0"/>
      <w:marTop w:val="0"/>
      <w:marBottom w:val="0"/>
      <w:divBdr>
        <w:top w:val="none" w:sz="0" w:space="0" w:color="auto"/>
        <w:left w:val="none" w:sz="0" w:space="0" w:color="auto"/>
        <w:bottom w:val="none" w:sz="0" w:space="0" w:color="auto"/>
        <w:right w:val="none" w:sz="0" w:space="0" w:color="auto"/>
      </w:divBdr>
    </w:div>
    <w:div w:id="914894239">
      <w:bodyDiv w:val="1"/>
      <w:marLeft w:val="0"/>
      <w:marRight w:val="0"/>
      <w:marTop w:val="0"/>
      <w:marBottom w:val="0"/>
      <w:divBdr>
        <w:top w:val="none" w:sz="0" w:space="0" w:color="auto"/>
        <w:left w:val="none" w:sz="0" w:space="0" w:color="auto"/>
        <w:bottom w:val="none" w:sz="0" w:space="0" w:color="auto"/>
        <w:right w:val="none" w:sz="0" w:space="0" w:color="auto"/>
      </w:divBdr>
    </w:div>
    <w:div w:id="1808474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2543</Words>
  <Characters>14498</Characters>
  <Application>Microsoft Office Word</Application>
  <DocSecurity>0</DocSecurity>
  <Lines>120</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a, Laura</dc:creator>
  <cp:keywords/>
  <dc:description/>
  <cp:lastModifiedBy>Marilyn Sullivan</cp:lastModifiedBy>
  <cp:revision>2</cp:revision>
  <dcterms:created xsi:type="dcterms:W3CDTF">2021-05-21T18:26:00Z</dcterms:created>
  <dcterms:modified xsi:type="dcterms:W3CDTF">2021-05-21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cN7KUvYP"/&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